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485F4807"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del w:id="0" w:author="Microsoft Office User" w:date="2017-09-05T16:36:00Z">
        <w:r w:rsidR="00AB44A0" w:rsidDel="00B3095B">
          <w:rPr>
            <w:color w:val="000000" w:themeColor="text1"/>
          </w:rPr>
          <w:delText xml:space="preserve">elevations </w:delText>
        </w:r>
      </w:del>
      <w:ins w:id="1" w:author="Microsoft Office User" w:date="2017-09-05T16:37:00Z">
        <w:r w:rsidR="00B3095B">
          <w:rPr>
            <w:color w:val="000000" w:themeColor="text1"/>
          </w:rPr>
          <w:t>impairments</w:t>
        </w:r>
      </w:ins>
      <w:ins w:id="2" w:author="Microsoft Office User" w:date="2017-09-05T16:36:00Z">
        <w:r w:rsidR="00B3095B">
          <w:rPr>
            <w:color w:val="000000" w:themeColor="text1"/>
          </w:rPr>
          <w:t xml:space="preserve"> </w:t>
        </w:r>
      </w:ins>
      <w:r w:rsidR="00AB44A0">
        <w:rPr>
          <w:color w:val="000000" w:themeColor="text1"/>
        </w:rPr>
        <w:t xml:space="preserve">in </w:t>
      </w:r>
      <w:r w:rsidR="00383057" w:rsidRPr="006902F6">
        <w:rPr>
          <w:color w:val="000000" w:themeColor="text1"/>
        </w:rPr>
        <w:t xml:space="preserve">insulin </w:t>
      </w:r>
      <w:del w:id="3" w:author="Microsoft Office User" w:date="2017-09-05T16:36:00Z">
        <w:r w:rsidR="00383057" w:rsidRPr="006902F6" w:rsidDel="00B3095B">
          <w:rPr>
            <w:color w:val="000000" w:themeColor="text1"/>
          </w:rPr>
          <w:delText xml:space="preserve">resistance </w:delText>
        </w:r>
      </w:del>
      <w:ins w:id="4" w:author="Microsoft Office User" w:date="2017-09-05T16:36:00Z">
        <w:r w:rsidR="00B3095B">
          <w:rPr>
            <w:color w:val="000000" w:themeColor="text1"/>
          </w:rPr>
          <w:t>sensitivity</w:t>
        </w:r>
        <w:r w:rsidR="00B3095B" w:rsidRPr="006902F6">
          <w:rPr>
            <w:color w:val="000000" w:themeColor="text1"/>
          </w:rPr>
          <w:t xml:space="preserve"> </w:t>
        </w:r>
      </w:ins>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8149025"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del w:id="5" w:author="Microsoft Office User" w:date="2017-09-05T16:10:00Z">
        <w:r w:rsidR="00DA3E40" w:rsidDel="00467A1F">
          <w:rPr>
            <w:color w:val="000000" w:themeColor="text1"/>
          </w:rPr>
          <w:delText>increased level</w:delText>
        </w:r>
        <w:r w:rsidR="001A055D" w:rsidDel="00467A1F">
          <w:rPr>
            <w:color w:val="000000" w:themeColor="text1"/>
          </w:rPr>
          <w:delText>s/amounts</w:delText>
        </w:r>
      </w:del>
      <w:ins w:id="6" w:author="Microsoft Office User" w:date="2017-09-05T16:10:00Z">
        <w:r w:rsidR="00467A1F">
          <w:rPr>
            <w:color w:val="000000" w:themeColor="text1"/>
          </w:rPr>
          <w:t>high rates</w:t>
        </w:r>
      </w:ins>
      <w:r w:rsidR="00DA3E40">
        <w:rPr>
          <w:color w:val="000000" w:themeColor="text1"/>
        </w:rPr>
        <w:t xml:space="preserve"> of </w:t>
      </w:r>
      <w:ins w:id="7" w:author="Microsoft Office User" w:date="2017-09-05T16:12:00Z">
        <w:r w:rsidR="00223EE4">
          <w:rPr>
            <w:color w:val="000000" w:themeColor="text1"/>
          </w:rPr>
          <w:t xml:space="preserve">medically prescribed </w:t>
        </w:r>
      </w:ins>
      <w:r w:rsidR="00DA3E40">
        <w:rPr>
          <w:color w:val="000000" w:themeColor="text1"/>
        </w:rPr>
        <w:t>corticosteroid</w:t>
      </w:r>
      <w:ins w:id="8" w:author="Microsoft Office User" w:date="2017-09-05T16:12:00Z">
        <w:r w:rsidR="00223EE4">
          <w:rPr>
            <w:color w:val="000000" w:themeColor="text1"/>
          </w:rPr>
          <w:t>s</w:t>
        </w:r>
      </w:ins>
      <w:r w:rsidR="00DA3E40">
        <w:rPr>
          <w:color w:val="000000" w:themeColor="text1"/>
        </w:rPr>
        <w:t xml:space="preserve"> </w:t>
      </w:r>
      <w:del w:id="9" w:author="Microsoft Office User" w:date="2017-09-05T16:11:00Z">
        <w:r w:rsidR="00DA3E40" w:rsidDel="00223EE4">
          <w:rPr>
            <w:color w:val="000000" w:themeColor="text1"/>
          </w:rPr>
          <w:delText xml:space="preserve">prescription </w:delText>
        </w:r>
      </w:del>
      <w:r w:rsidR="00DA3E40">
        <w:rPr>
          <w:color w:val="000000" w:themeColor="text1"/>
        </w:rPr>
        <w:t xml:space="preserve">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ins w:id="10" w:author="Microsoft Office User" w:date="2017-09-05T16:12:00Z">
        <w:r w:rsidR="00223EE4">
          <w:rPr>
            <w:color w:val="000000" w:themeColor="text1"/>
          </w:rPr>
          <w:t xml:space="preserve">leading to these outcomes </w:t>
        </w:r>
      </w:ins>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05E89E38"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ins w:id="11" w:author="Microsoft Office User" w:date="2017-09-05T16:16:00Z">
        <w:r w:rsidR="00390741">
          <w:rPr>
            <w:rFonts w:eastAsia="Times New Roman" w:cs="Times New Roman"/>
            <w:color w:val="000000" w:themeColor="text1"/>
            <w:shd w:val="clear" w:color="auto" w:fill="FFFFFF"/>
          </w:rPr>
          <w:t>four</w:t>
        </w:r>
      </w:ins>
      <w:del w:id="12" w:author="Microsoft Office User" w:date="2017-09-05T16:16:00Z">
        <w:r w:rsidR="0075740D" w:rsidDel="00390741">
          <w:rPr>
            <w:rFonts w:eastAsia="Times New Roman" w:cs="Times New Roman"/>
            <w:color w:val="000000" w:themeColor="text1"/>
            <w:shd w:val="clear" w:color="auto" w:fill="FFFFFF"/>
          </w:rPr>
          <w:delText>4</w:delText>
        </w:r>
      </w:del>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ins w:id="13" w:author="Microsoft Office User" w:date="2017-09-05T16:22:00Z">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ins w:id="14" w:author="Microsoft Office User" w:date="2017-09-05T16:17:00Z">
        <w:r w:rsidR="00390741">
          <w:rPr>
            <w:rFonts w:eastAsia="Times New Roman" w:cs="Times New Roman"/>
            <w:color w:val="000000" w:themeColor="text1"/>
            <w:shd w:val="clear" w:color="auto" w:fill="FFFFFF"/>
          </w:rPr>
          <w:t>three to six</w:t>
        </w:r>
      </w:ins>
      <w:del w:id="15" w:author="Microsoft Office User" w:date="2017-09-05T16:17:00Z">
        <w:r w:rsidR="00915C5C" w:rsidRPr="006902F6" w:rsidDel="00390741">
          <w:rPr>
            <w:rFonts w:eastAsia="Times New Roman" w:cs="Times New Roman"/>
            <w:color w:val="000000" w:themeColor="text1"/>
            <w:shd w:val="clear" w:color="auto" w:fill="FFFFFF"/>
          </w:rPr>
          <w:delText>3-6</w:delText>
        </w:r>
      </w:del>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del w:id="16" w:author="Microsoft Office User" w:date="2017-09-05T16:17:00Z">
        <w:r w:rsidR="00915C5C" w:rsidRPr="006902F6" w:rsidDel="00390741">
          <w:rPr>
            <w:rFonts w:eastAsia="Times New Roman" w:cs="Times New Roman"/>
            <w:color w:val="000000" w:themeColor="text1"/>
            <w:shd w:val="clear" w:color="auto" w:fill="FFFFFF"/>
          </w:rPr>
          <w:delText xml:space="preserve">sixteen </w:delText>
        </w:r>
      </w:del>
      <w:ins w:id="17" w:author="Microsoft Office User" w:date="2017-09-05T16:17:00Z">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ins>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 xml:space="preserve">Due to the immunosuppressive </w:t>
      </w:r>
      <w:r w:rsidR="00CD611F">
        <w:rPr>
          <w:rFonts w:eastAsia="Times New Roman" w:cs="Times New Roman"/>
          <w:color w:val="000000" w:themeColor="text1"/>
          <w:shd w:val="clear" w:color="auto" w:fill="FFFFFF"/>
        </w:rPr>
        <w:lastRenderedPageBreak/>
        <w:t>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del w:id="18" w:author="Microsoft Office User" w:date="2017-09-05T16:20:00Z">
        <w:r w:rsidR="00EB0A54" w:rsidRPr="006902F6" w:rsidDel="00750F89">
          <w:rPr>
            <w:rFonts w:eastAsia="Times New Roman" w:cs="Times New Roman"/>
            <w:color w:val="000000" w:themeColor="text1"/>
            <w:shd w:val="clear" w:color="auto" w:fill="FFFFFF"/>
          </w:rPr>
          <w:delText xml:space="preserve"> </w:delText>
        </w:r>
      </w:del>
      <w:ins w:id="19" w:author="Microsoft Office User" w:date="2017-09-05T16:20:00Z">
        <w:r w:rsidR="00750F89">
          <w:rPr>
            <w:rFonts w:eastAsia="Times New Roman" w:cs="Times New Roman"/>
            <w:color w:val="000000" w:themeColor="text1"/>
            <w:shd w:val="clear" w:color="auto" w:fill="FFFFFF"/>
          </w:rPr>
          <w:t xml:space="preserve"> </w:t>
        </w:r>
      </w:ins>
      <w:r w:rsidR="00EB0A54" w:rsidRPr="006902F6">
        <w:rPr>
          <w:rFonts w:eastAsia="Times New Roman" w:cs="Times New Roman"/>
          <w:color w:val="000000" w:themeColor="text1"/>
          <w:shd w:val="clear" w:color="auto" w:fill="FFFFFF"/>
        </w:rPr>
        <w:t>and composition was determined weekly using a</w:t>
      </w:r>
      <w:ins w:id="20" w:author="Microsoft Office User" w:date="2017-09-05T16:20:00Z">
        <w:r w:rsidR="00750F89">
          <w:rPr>
            <w:rFonts w:eastAsia="Times New Roman" w:cs="Times New Roman"/>
            <w:color w:val="000000" w:themeColor="text1"/>
            <w:shd w:val="clear" w:color="auto" w:fill="FFFFFF"/>
          </w:rPr>
          <w:t xml:space="preserve"> digital scale and</w:t>
        </w:r>
      </w:ins>
      <w:del w:id="21" w:author="Microsoft Office User" w:date="2017-09-05T16:20:00Z">
        <w:r w:rsidR="00EB0A54" w:rsidRPr="006902F6" w:rsidDel="00750F89">
          <w:rPr>
            <w:rFonts w:eastAsia="Times New Roman" w:cs="Times New Roman"/>
            <w:color w:val="000000" w:themeColor="text1"/>
            <w:shd w:val="clear" w:color="auto" w:fill="FFFFFF"/>
          </w:rPr>
          <w:delText>n</w:delText>
        </w:r>
      </w:del>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ins w:id="22" w:author="Microsoft Office User" w:date="2017-09-05T16:20:00Z">
        <w:r w:rsidR="00750F89">
          <w:rPr>
            <w:rFonts w:eastAsia="Times New Roman" w:cs="Times New Roman"/>
            <w:color w:val="000000" w:themeColor="text1"/>
            <w:shd w:val="clear" w:color="auto" w:fill="FFFFFF"/>
          </w:rPr>
          <w:t>, respectively</w:t>
        </w:r>
      </w:ins>
      <w:r w:rsidR="00EB0A54" w:rsidRPr="006902F6">
        <w:rPr>
          <w:rFonts w:eastAsia="Times New Roman" w:cs="Times New Roman"/>
          <w:color w:val="000000" w:themeColor="text1"/>
          <w:shd w:val="clear" w:color="auto" w:fill="FFFFFF"/>
        </w:rPr>
        <w:t xml:space="preserve">. </w:t>
      </w:r>
      <w:del w:id="23" w:author="Microsoft Office User" w:date="2017-09-05T16:21:00Z">
        <w:r w:rsidR="00EB0A54" w:rsidRPr="006902F6" w:rsidDel="00750F89">
          <w:rPr>
            <w:rFonts w:eastAsia="Times New Roman" w:cs="Times New Roman"/>
            <w:color w:val="000000" w:themeColor="text1"/>
            <w:shd w:val="clear" w:color="auto" w:fill="FFFFFF"/>
          </w:rPr>
          <w:delText xml:space="preserve">Food was weighed weekly, with food intake determined as the decrease in food weight per mouse per week per cage. </w:delText>
        </w:r>
      </w:del>
      <w:del w:id="24" w:author="Microsoft Office User" w:date="2017-09-05T16:22:00Z">
        <w:r w:rsidR="00EB0A54" w:rsidRPr="006902F6" w:rsidDel="001143CB">
          <w:rPr>
            <w:rFonts w:eastAsia="Times New Roman" w:cs="Times New Roman"/>
            <w:color w:val="000000" w:themeColor="text1"/>
            <w:shd w:val="clear" w:color="auto" w:fill="FFFFFF"/>
          </w:rPr>
          <w:delText>All mice were provided with access to food and water </w:delText>
        </w:r>
        <w:r w:rsidR="00EB0A54" w:rsidRPr="006902F6" w:rsidDel="001143CB">
          <w:rPr>
            <w:rFonts w:eastAsia="Times New Roman" w:cs="Times New Roman"/>
            <w:i/>
            <w:iCs/>
            <w:color w:val="000000" w:themeColor="text1"/>
          </w:rPr>
          <w:delText>ad libitum</w:delText>
        </w:r>
        <w:r w:rsidR="00EB0A54" w:rsidRPr="006902F6" w:rsidDel="001143CB">
          <w:rPr>
            <w:rFonts w:eastAsia="Times New Roman" w:cs="Times New Roman"/>
            <w:color w:val="000000" w:themeColor="text1"/>
            <w:shd w:val="clear" w:color="auto" w:fill="FFFFFF"/>
          </w:rPr>
          <w:delText> throughout the study</w:delText>
        </w:r>
        <w:r w:rsidR="00883597" w:rsidRPr="006902F6" w:rsidDel="001143CB">
          <w:rPr>
            <w:rFonts w:eastAsia="Times New Roman" w:cs="Times New Roman"/>
            <w:color w:val="000000" w:themeColor="text1"/>
            <w:shd w:val="clear" w:color="auto" w:fill="FFFFFF"/>
          </w:rPr>
          <w:delText>, unless otherwise noted</w:delText>
        </w:r>
        <w:r w:rsidR="00EB0A54" w:rsidRPr="006902F6" w:rsidDel="001143CB">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ins w:id="25" w:author="Microsoft Office User" w:date="2017-09-05T16:23:00Z">
        <w:r w:rsidR="001143CB">
          <w:rPr>
            <w:rFonts w:eastAsia="Times New Roman" w:cs="Times New Roman"/>
            <w:color w:val="000000" w:themeColor="text1"/>
            <w:shd w:val="clear" w:color="auto" w:fill="FFFFFF"/>
          </w:rPr>
          <w:t xml:space="preserve">and </w:t>
        </w:r>
      </w:ins>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782B952C"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w:t>
      </w:r>
      <w:ins w:id="26" w:author="Microsoft Office User" w:date="2017-09-05T16:27:00Z">
        <w:r w:rsidR="001143CB">
          <w:rPr>
            <w:rFonts w:cs="Times New Roman"/>
            <w:color w:val="000000" w:themeColor="text1"/>
          </w:rPr>
          <w:t xml:space="preserve"> and 17 weeks of HFD</w:t>
        </w:r>
      </w:ins>
      <w:r w:rsidR="00EB0A54" w:rsidRPr="006902F6">
        <w:rPr>
          <w:rFonts w:cs="Times New Roman"/>
          <w:color w:val="000000" w:themeColor="text1"/>
        </w:rPr>
        <w:t xml:space="preserve">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ins w:id="27" w:author="Microsoft Office User" w:date="2017-09-05T16:24:00Z">
        <w:r w:rsidR="001143CB">
          <w:rPr>
            <w:rFonts w:cs="Times New Roman"/>
            <w:color w:val="000000" w:themeColor="text1"/>
          </w:rPr>
          <w:t xml:space="preserve"> 2.5mU/kg</w:t>
        </w:r>
      </w:ins>
      <w:r w:rsidR="00067455" w:rsidRPr="006902F6">
        <w:rPr>
          <w:rFonts w:cs="Times New Roman"/>
          <w:color w:val="000000" w:themeColor="text1"/>
        </w:rPr>
        <w:t xml:space="preserve">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del w:id="28" w:author="Microsoft Office User" w:date="2017-09-05T16:25:00Z">
        <w:r w:rsidR="00C34EC4" w:rsidDel="001143CB">
          <w:delText xml:space="preserve"> </w:delText>
        </w:r>
        <w:r w:rsidR="00F46BC5" w:rsidDel="001143CB">
          <w:rPr>
            <w:rFonts w:cs="Times New Roman"/>
            <w:color w:val="000000" w:themeColor="text1"/>
          </w:rPr>
          <w:delText>as described in</w:delText>
        </w:r>
        <w:r w:rsidR="00C52356" w:rsidDel="001143CB">
          <w:rPr>
            <w:rFonts w:cs="Times New Roman"/>
            <w:color w:val="000000" w:themeColor="text1"/>
          </w:rPr>
          <w:delText xml:space="preserve"> figure legend</w:delText>
        </w:r>
        <w:r w:rsidR="00F46BC5" w:rsidDel="001143CB">
          <w:rPr>
            <w:rFonts w:cs="Times New Roman"/>
            <w:color w:val="000000" w:themeColor="text1"/>
          </w:rPr>
          <w:delText>s</w:delText>
        </w:r>
      </w:del>
      <w:del w:id="29" w:author="Microsoft Office User" w:date="2017-09-05T16:23:00Z">
        <w:r w:rsidR="00F46BC5" w:rsidDel="001143CB">
          <w:rPr>
            <w:rFonts w:cs="Times New Roman"/>
            <w:color w:val="000000" w:themeColor="text1"/>
          </w:rPr>
          <w:delText>,</w:delText>
        </w:r>
        <w:r w:rsidR="00A9523A" w:rsidRPr="006902F6" w:rsidDel="001143CB">
          <w:rPr>
            <w:rFonts w:cs="Times New Roman"/>
            <w:color w:val="000000" w:themeColor="text1"/>
          </w:rPr>
          <w:delText xml:space="preserve"> following a six hour fast</w:delText>
        </w:r>
      </w:del>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n=14)</w:t>
      </w:r>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given </w:t>
      </w:r>
      <w:r w:rsidR="00637F63">
        <w:rPr>
          <w:color w:val="000000" w:themeColor="text1"/>
        </w:rPr>
        <w:t>access to regular drinking water</w:t>
      </w:r>
      <w:r w:rsidR="0067415E">
        <w:rPr>
          <w:color w:val="000000" w:themeColor="text1"/>
        </w:rPr>
        <w:t xml:space="preserve"> (n=11)</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ins w:id="30" w:author="Microsoft Office User" w:date="2017-09-05T16:28:00Z">
        <w:r w:rsidR="008D4D8A">
          <w:rPr>
            <w:rFonts w:ascii="Calibri" w:hAnsi="Calibri" w:cs="Arial"/>
            <w:color w:val="000000" w:themeColor="text1"/>
          </w:rPr>
          <w:t xml:space="preserve">five </w:t>
        </w:r>
      </w:ins>
      <w:del w:id="31" w:author="Microsoft Office User" w:date="2017-09-05T16:28:00Z">
        <w:r w:rsidR="00C86E77" w:rsidRPr="006902F6" w:rsidDel="008D4D8A">
          <w:rPr>
            <w:rFonts w:ascii="Calibri" w:hAnsi="Calibri" w:cs="Arial"/>
            <w:color w:val="000000" w:themeColor="text1"/>
          </w:rPr>
          <w:delText>5</w:delText>
        </w:r>
        <w:r w:rsidR="00D949CB" w:rsidDel="008D4D8A">
          <w:rPr>
            <w:rFonts w:ascii="Calibri" w:hAnsi="Calibri" w:cs="Arial"/>
            <w:color w:val="000000" w:themeColor="text1"/>
          </w:rPr>
          <w:delText>-</w:delText>
        </w:r>
      </w:del>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bookmarkStart w:id="32" w:name="_GoBack"/>
      <w:bookmarkEnd w:id="32"/>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w:t>
      </w:r>
      <w:r w:rsidR="00C86E77" w:rsidRPr="006902F6">
        <w:rPr>
          <w:rFonts w:ascii="Calibri" w:hAnsi="Calibri" w:cs="Arial"/>
          <w:color w:val="000000" w:themeColor="text1"/>
        </w:rPr>
        <w:lastRenderedPageBreak/>
        <w:t>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069BA588"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ins w:id="33" w:author="Microsoft Office User" w:date="2017-09-05T16:52:00Z">
        <w:r w:rsidR="00CC778F">
          <w:rPr>
            <w:color w:val="000000" w:themeColor="text1"/>
          </w:rPr>
          <w:t xml:space="preserve">Dulbecco’s </w:t>
        </w:r>
      </w:ins>
      <w:ins w:id="34" w:author="Microsoft Office User" w:date="2017-09-05T16:30:00Z">
        <w:r w:rsidR="00CC778F">
          <w:rPr>
            <w:color w:val="000000" w:themeColor="text1"/>
          </w:rPr>
          <w:t>phosphate</w:t>
        </w:r>
      </w:ins>
      <w:ins w:id="35" w:author="Microsoft Office User" w:date="2017-09-05T16:29:00Z">
        <w:r w:rsidR="00870FC0">
          <w:rPr>
            <w:color w:val="000000" w:themeColor="text1"/>
          </w:rPr>
          <w:t>-</w:t>
        </w:r>
      </w:ins>
      <w:ins w:id="36" w:author="Microsoft Office User" w:date="2017-09-05T16:30:00Z">
        <w:r w:rsidR="00870FC0">
          <w:rPr>
            <w:color w:val="000000" w:themeColor="text1"/>
          </w:rPr>
          <w:t>buffer</w:t>
        </w:r>
      </w:ins>
      <w:ins w:id="37" w:author="Microsoft Office User" w:date="2017-09-05T16:51:00Z">
        <w:r w:rsidR="00CC778F">
          <w:rPr>
            <w:color w:val="000000" w:themeColor="text1"/>
          </w:rPr>
          <w:t>e</w:t>
        </w:r>
      </w:ins>
      <w:ins w:id="38" w:author="Microsoft Office User" w:date="2017-09-05T16:30:00Z">
        <w:r w:rsidR="00870FC0">
          <w:rPr>
            <w:color w:val="000000" w:themeColor="text1"/>
          </w:rPr>
          <w:t>d saline</w:t>
        </w:r>
      </w:ins>
      <w:ins w:id="39" w:author="Microsoft Office User" w:date="2017-09-05T16:52:00Z">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ins>
      <w:del w:id="40" w:author="Microsoft Office User" w:date="2017-09-05T16:29:00Z">
        <w:r w:rsidR="00873DCF" w:rsidRPr="006902F6" w:rsidDel="00870FC0">
          <w:rPr>
            <w:color w:val="000000" w:themeColor="text1"/>
          </w:rPr>
          <w:delText>P</w:delText>
        </w:r>
      </w:del>
      <w:del w:id="41" w:author="Microsoft Office User" w:date="2017-09-05T16:30:00Z">
        <w:r w:rsidR="00873DCF" w:rsidRPr="006902F6" w:rsidDel="00870FC0">
          <w:rPr>
            <w:color w:val="000000" w:themeColor="text1"/>
          </w:rPr>
          <w:delText>BS</w:delText>
        </w:r>
      </w:del>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088D689"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del w:id="42" w:author="Microsoft Office User" w:date="2017-09-05T16:30:00Z">
        <w:r w:rsidR="00163A9C" w:rsidRPr="006902F6" w:rsidDel="00870FC0">
          <w:rPr>
            <w:color w:val="000000" w:themeColor="text1"/>
          </w:rPr>
          <w:delText xml:space="preserve"> (NCS)</w:delText>
        </w:r>
      </w:del>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ins w:id="43" w:author="Microsoft Office User" w:date="2017-09-05T16:31:00Z">
        <w:r w:rsidR="00870FC0">
          <w:rPr>
            <w:rFonts w:cs="Helvetica"/>
            <w:color w:val="000000" w:themeColor="text1"/>
          </w:rPr>
          <w:t>markers</w:t>
        </w:r>
      </w:ins>
      <w:del w:id="44" w:author="Microsoft Office User" w:date="2017-09-05T16:31:00Z">
        <w:r w:rsidR="00136CB1" w:rsidDel="00870FC0">
          <w:rPr>
            <w:rFonts w:cs="Helvetica"/>
            <w:color w:val="000000" w:themeColor="text1"/>
          </w:rPr>
          <w:delText>rates</w:delText>
        </w:r>
      </w:del>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w:t>
      </w:r>
      <w:r w:rsidR="00CD11DF">
        <w:rPr>
          <w:rFonts w:cs="Times New Roman"/>
          <w:color w:val="000000" w:themeColor="text1"/>
        </w:rPr>
        <w:lastRenderedPageBreak/>
        <w:t>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481228C0"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ins w:id="45" w:author="Microsoft Office User" w:date="2017-09-05T16:58:00Z">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ins>
      <w:r w:rsidR="00ED5C81">
        <w:rPr>
          <w:rFonts w:eastAsia="Times New Roman" w:cs="Times New Roman"/>
          <w:color w:val="000000" w:themeColor="text1"/>
          <w:shd w:val="clear" w:color="auto" w:fill="FFFFFF"/>
        </w:rPr>
        <w:t xml:space="preserve">and </w:t>
      </w:r>
      <w:commentRangeStart w:id="46"/>
      <w:r w:rsidR="00ED5C81">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del w:id="47" w:author="Microsoft Office User" w:date="2017-09-05T16:58:00Z">
        <w:r w:rsidR="0039092F" w:rsidDel="00797D9A">
          <w:rPr>
            <w:rFonts w:eastAsia="Times New Roman" w:cs="Times New Roman"/>
            <w:color w:val="000000" w:themeColor="text1"/>
            <w:shd w:val="clear" w:color="auto" w:fill="FFFFFF"/>
          </w:rPr>
          <w:delText>BME-containing</w:delText>
        </w:r>
        <w:r w:rsidR="008A5431" w:rsidDel="00797D9A">
          <w:rPr>
            <w:rFonts w:eastAsia="Times New Roman" w:cs="Times New Roman"/>
            <w:color w:val="000000" w:themeColor="text1"/>
            <w:shd w:val="clear" w:color="auto" w:fill="FFFFFF"/>
          </w:rPr>
          <w:delText xml:space="preserve"> buffer</w:delText>
        </w:r>
      </w:del>
      <w:ins w:id="48" w:author="Microsoft Office User" w:date="2017-09-05T16:58:00Z">
        <w:r w:rsidR="00797D9A">
          <w:rPr>
            <w:rFonts w:eastAsia="Times New Roman" w:cs="Times New Roman"/>
            <w:color w:val="000000" w:themeColor="text1"/>
            <w:shd w:val="clear" w:color="auto" w:fill="FFFFFF"/>
          </w:rPr>
          <w:t>loading buffer</w:t>
        </w:r>
      </w:ins>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commentRangeEnd w:id="46"/>
      <w:r w:rsidR="00B3095B">
        <w:rPr>
          <w:rStyle w:val="CommentReference"/>
        </w:rPr>
        <w:commentReference w:id="46"/>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33D8F48"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ins w:id="49" w:author="Microsoft Office User" w:date="2017-09-05T16:39:00Z">
        <w:r w:rsidR="00786101">
          <w:rPr>
            <w:color w:val="000000" w:themeColor="text1"/>
          </w:rPr>
          <w:t xml:space="preserve"> group</w:t>
        </w:r>
      </w:ins>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86C6C38"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del w:id="50" w:author="Microsoft Office User" w:date="2017-09-05T16:40:00Z">
        <w:r w:rsidR="007E0200" w:rsidRPr="006902F6" w:rsidDel="00BB237E">
          <w:rPr>
            <w:color w:val="000000" w:themeColor="text1"/>
          </w:rPr>
          <w:delText>Control</w:delText>
        </w:r>
      </w:del>
      <w:ins w:id="51" w:author="Microsoft Office User" w:date="2017-09-05T16:40:00Z">
        <w:r w:rsidR="00BB237E">
          <w:rPr>
            <w:color w:val="000000" w:themeColor="text1"/>
          </w:rPr>
          <w:t>Water</w:t>
        </w:r>
      </w:ins>
      <w:r w:rsidR="007E0200" w:rsidRPr="006902F6">
        <w:rPr>
          <w:color w:val="000000" w:themeColor="text1"/>
        </w:rPr>
        <w:t xml:space="preserve">) or treated with glucocorticoids </w:t>
      </w:r>
      <w:r w:rsidR="007E0200" w:rsidRPr="006902F6">
        <w:rPr>
          <w:color w:val="000000" w:themeColor="text1"/>
        </w:rPr>
        <w:lastRenderedPageBreak/>
        <w:t xml:space="preserve">(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ins w:id="52" w:author="Microsoft Office User" w:date="2017-09-05T16:42:00Z">
        <w:r w:rsidR="00B96AB4">
          <w:rPr>
            <w:rFonts w:eastAsia="Times New Roman" w:cs="Times New Roman"/>
            <w:color w:val="000000" w:themeColor="text1"/>
            <w:shd w:val="clear" w:color="auto" w:fill="FFFFFF"/>
          </w:rPr>
          <w:t>d</w:t>
        </w:r>
      </w:ins>
      <w:del w:id="53" w:author="Microsoft Office User" w:date="2017-09-05T16:42:00Z">
        <w:r w:rsidR="003145E7" w:rsidRPr="006902F6" w:rsidDel="00B96AB4">
          <w:rPr>
            <w:rFonts w:eastAsia="Times New Roman" w:cs="Times New Roman"/>
            <w:color w:val="000000" w:themeColor="text1"/>
            <w:shd w:val="clear" w:color="auto" w:fill="FFFFFF"/>
          </w:rPr>
          <w:delText>D</w:delText>
        </w:r>
      </w:del>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del w:id="54" w:author="Microsoft Office User" w:date="2017-09-05T16:53:00Z">
        <w:r w:rsidR="0003545C" w:rsidRPr="006902F6" w:rsidDel="00027D24">
          <w:rPr>
            <w:color w:val="000000" w:themeColor="text1"/>
          </w:rPr>
          <w:delText xml:space="preserve"> </w:delText>
        </w:r>
        <w:r w:rsidR="00DA3579" w:rsidRPr="006902F6" w:rsidDel="00027D24">
          <w:rPr>
            <w:color w:val="000000" w:themeColor="text1"/>
          </w:rPr>
          <w:delText>and</w:delText>
        </w:r>
      </w:del>
      <w:r w:rsidR="00DA3579" w:rsidRPr="006902F6">
        <w:rPr>
          <w:color w:val="000000" w:themeColor="text1"/>
        </w:rPr>
        <w:t xml:space="preserve">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77A64F4B"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w:t>
      </w:r>
      <w:r w:rsidR="0086228C" w:rsidRPr="006902F6">
        <w:rPr>
          <w:color w:val="000000" w:themeColor="text1"/>
        </w:rPr>
        <w:lastRenderedPageBreak/>
        <w:t xml:space="preserve">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lastRenderedPageBreak/>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A03EA99"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r w:rsidR="000F63EF">
        <w:rPr>
          <w:color w:val="000000" w:themeColor="text1"/>
        </w:rPr>
        <w:t>as a surrogate measure of</w:t>
      </w:r>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water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5CE79332"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lastRenderedPageBreak/>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1872B9EC"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 xml:space="preserve">The mechanisms by which obesity and </w:t>
      </w:r>
      <w:r w:rsidRPr="006902F6">
        <w:rPr>
          <w:color w:val="000000" w:themeColor="text1"/>
        </w:rPr>
        <w:lastRenderedPageBreak/>
        <w:t>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20CE221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7B1DF7EF"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Le Bonheur Children’s Hospital, the Children’s Foundation Research Institute and</w:t>
      </w:r>
      <w:r w:rsidR="009C426D">
        <w:rPr>
          <w:rFonts w:cs="Times"/>
          <w:bCs/>
        </w:rPr>
        <w:t xml:space="preserve"> the Le Bonheur Associate Board</w:t>
      </w:r>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t>References</w:t>
      </w:r>
    </w:p>
    <w:p w14:paraId="29D3094F" w14:textId="6F395036" w:rsidR="009C426D" w:rsidRPr="009C426D" w:rsidRDefault="009C426D" w:rsidP="00FF4BE1">
      <w:pPr>
        <w:widowControl w:val="0"/>
        <w:autoSpaceDE w:val="0"/>
        <w:autoSpaceDN w:val="0"/>
        <w:adjustRightInd w:val="0"/>
        <w:spacing w:before="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w:t>
      </w:r>
      <w:r w:rsidRPr="009C426D">
        <w:rPr>
          <w:rFonts w:ascii="Calibri" w:eastAsia="Times New Roman" w:hAnsi="Calibri" w:cs="Times New Roman"/>
          <w:noProof/>
        </w:rPr>
        <w:lastRenderedPageBreak/>
        <w:t xml:space="preserve">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w:t>
      </w:r>
      <w:r w:rsidRPr="009C426D">
        <w:rPr>
          <w:rFonts w:ascii="Calibri" w:eastAsia="Times New Roman" w:hAnsi="Calibri" w:cs="Times New Roman"/>
          <w:noProof/>
        </w:rPr>
        <w:lastRenderedPageBreak/>
        <w:t xml:space="preserve">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6" w:author="Microsoft Office User" w:date="2017-09-05T16:38:00Z" w:initials="Office">
    <w:p w14:paraId="0A5B1F2B" w14:textId="53ABD954" w:rsidR="00B3095B" w:rsidRDefault="00B3095B">
      <w:pPr>
        <w:pStyle w:val="CommentText"/>
      </w:pPr>
      <w:r>
        <w:rPr>
          <w:rStyle w:val="CommentReference"/>
        </w:rPr>
        <w:annotationRef/>
      </w:r>
      <w:r>
        <w:t>make sure this is stated correct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5B1F2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4D8A"/>
    <w:rsid w:val="008D6B15"/>
    <w:rsid w:val="008E232E"/>
    <w:rsid w:val="008E2917"/>
    <w:rsid w:val="008E3983"/>
    <w:rsid w:val="008F1032"/>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298FB1-780B-D647-B597-AF4C79F56D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16</Pages>
  <Words>33044</Words>
  <Characters>188351</Characters>
  <Application>Microsoft Macintosh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56</cp:revision>
  <dcterms:created xsi:type="dcterms:W3CDTF">2017-08-21T12:00:00Z</dcterms:created>
  <dcterms:modified xsi:type="dcterms:W3CDTF">2017-09-05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